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5D62307A" w:rsidR="00DD572D" w:rsidRDefault="00DD572D" w:rsidP="0091715E">
      <w:pPr>
        <w:jc w:val="both"/>
      </w:pPr>
      <w:r>
        <w:t>The so-called reproducibility crisis has shaken Psychology to the core. Many effect</w:t>
      </w:r>
      <w:r w:rsidR="00782908">
        <w:t>s</w:t>
      </w:r>
      <w:r>
        <w:t xml:space="preserve">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wide-sprea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C3BD595"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boast 10000 data points and more. While data points are strongly correlated within participant and condition, this adds nonetheless a good measure of reliability. Last but not least</w:t>
      </w:r>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014E05">
        <w:lastRenderedPageBreak/>
        <w:t>The relationship between the subfields Social Psychology and Cognitive Psychology</w:t>
      </w:r>
      <w:r w:rsidR="00A66BF7">
        <w:t xml:space="preserve"> in terms of reproducibility is well described by another big replication study. The Open Science Collaboration </w:t>
      </w:r>
      <w:r w:rsidR="00A66BF7">
        <w:fldChar w:fldCharType="begin" w:fldLock="1"/>
      </w:r>
      <w:r w:rsidR="00DD007B">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A66BF7">
        <w:fldChar w:fldCharType="separate"/>
      </w:r>
      <w:r w:rsidR="00A66BF7" w:rsidRPr="00A66BF7">
        <w:rPr>
          <w:noProof/>
        </w:rPr>
        <w:t>(Aarts et al., 2015)</w:t>
      </w:r>
      <w:r w:rsidR="00A66BF7">
        <w:fldChar w:fldCharType="end"/>
      </w:r>
      <w:r w:rsidR="00A66BF7">
        <w:t xml:space="preserve"> attempted the replication of 100 effects across Cognitive and Social Psychology. While only 25% of the results replicated in Social Psychology, the rate for Cognitive Psychology was about 50%. While the difference speaks to the relative robustness of results in Cognitive Psychology, having only half of published results replicate is still astonishingly low. </w:t>
      </w:r>
      <w:r w:rsidR="007C2A70">
        <w:t>Our discipline is thus not safe from results that do not replicate</w:t>
      </w:r>
      <w:r w:rsidR="00A66BF7">
        <w:t xml:space="preserve"> and lacking power</w:t>
      </w:r>
      <w:r w:rsidR="007C2A70">
        <w:t>. And with Registered Reports on the rise in Cognitive Psychology, with pioneer journals like</w:t>
      </w:r>
      <w:r w:rsidR="00655902">
        <w:t xml:space="preserve"> </w:t>
      </w:r>
      <w:r w:rsidR="007C2A70">
        <w:t xml:space="preserve">Attention, Perception and Action, </w:t>
      </w:r>
      <w:r w:rsidR="00655902">
        <w:t>i-Perception, Perception or Applied Cognitive Psychology, it become increasingly important to plan studies efficiently, thoroughly and transparently.</w:t>
      </w:r>
    </w:p>
    <w:p w14:paraId="706DAAA4" w14:textId="00B91C0D" w:rsidR="00655902" w:rsidRDefault="00655902" w:rsidP="00B038E2">
      <w:pPr>
        <w:jc w:val="both"/>
      </w:pPr>
      <w:r>
        <w:t>An integral part of study planning is the planning of</w:t>
      </w:r>
      <w:r w:rsidR="007A3941">
        <w:t xml:space="preserve"> the</w:t>
      </w:r>
      <w:r>
        <w:t xml:space="preserve"> sample size. </w:t>
      </w:r>
      <w:r w:rsidR="00AD3525">
        <w:t>While power analyses are becoming more mainstream in other areas, they are the exception in the typical study</w:t>
      </w:r>
      <w:r w:rsidR="00DD007B">
        <w:t xml:space="preserve"> in our field</w:t>
      </w:r>
      <w:r w:rsidR="00AD3525">
        <w:t>.</w:t>
      </w:r>
      <w:r w:rsidR="00DD007B">
        <w:t xml:space="preserve"> Some tutorials have been brought forward that are quite easily adaptable to many different designs </w:t>
      </w:r>
      <w:r w:rsidR="00DD007B">
        <w:fldChar w:fldCharType="begin" w:fldLock="1"/>
      </w:r>
      <w:r w:rsidR="001460B7">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Based on Linear Mixed Modelling, these take into account the prevale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of</w:t>
      </w:r>
      <w:r w:rsidR="00DD007B">
        <w:t xml:space="preserve"> binary, and that relationships between dependent and independent variables are usually not linear. These characteristics entail the necessity for Generalized Linear Mixed Modelling instead of Linear Mixed Modelling.</w:t>
      </w:r>
      <w:r w:rsidR="00A11561">
        <w:t xml:space="preserve">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task,</w:t>
      </w:r>
      <w:r w:rsidR="00782908">
        <w:t xml:space="preserve"> </w:t>
      </w:r>
      <w:r w:rsidR="00E502B0">
        <w:t xml:space="preserve">and provide a sample analysis for this fictional dataset. Then, we give recommendations on how to obtain the power of an experimental setup given certain assumptions, and compare the two approaches of analysis in terms of their power. We accompany this with </w:t>
      </w:r>
      <w:r w:rsidR="00102607">
        <w:t xml:space="preserve">example implementations in R and the much faster Julia, and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5290C1B2"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test or an ANOVA is performed to test for statistical significance. This approach neglects that each PSE and JND is based on a large number of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1460B7">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et al., 2012)"},"properties":{"noteIndex":0},"schema":"https://github.com/citation-style-language/schema/raw/master/csl-citation.json"}</w:instrText>
      </w:r>
      <w:r w:rsidR="009649D2">
        <w:fldChar w:fldCharType="separate"/>
      </w:r>
      <w:r w:rsidR="001460B7" w:rsidRPr="001460B7">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taking into account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lastRenderedPageBreak/>
        <w:t>Classically, psychometric functions (</w:t>
      </w:r>
      <w:r w:rsidR="00583554">
        <w:t>Cumulative</w:t>
      </w:r>
      <w:r>
        <w:t xml:space="preserve"> Gaussian</w:t>
      </w:r>
      <w:r w:rsidR="00775ACF">
        <w:t xml:space="preserve"> functions, Logistic functions</w:t>
      </w:r>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16F62AB9" w:rsidR="00775ACF" w:rsidRDefault="001A56FB" w:rsidP="001A56FB">
      <w:pPr>
        <w:pStyle w:val="Caption"/>
        <w:jc w:val="both"/>
      </w:pPr>
      <w:r>
        <w:t xml:space="preserve">Figure </w:t>
      </w:r>
      <w:r w:rsidR="001C58AD">
        <w:fldChar w:fldCharType="begin"/>
      </w:r>
      <w:r w:rsidR="001C58AD">
        <w:instrText xml:space="preserve"> SEQ Figure \* ARABIC </w:instrText>
      </w:r>
      <w:r w:rsidR="001C58AD">
        <w:fldChar w:fldCharType="separate"/>
      </w:r>
      <w:r>
        <w:rPr>
          <w:noProof/>
        </w:rPr>
        <w:t>1</w:t>
      </w:r>
      <w:r w:rsidR="001C58AD">
        <w:rPr>
          <w:noProof/>
        </w:rPr>
        <w:fldChar w:fldCharType="end"/>
      </w:r>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12D59F68" w:rsidR="00DD572D" w:rsidRDefault="00DD572D" w:rsidP="0091715E">
      <w:pPr>
        <w:jc w:val="both"/>
      </w:pPr>
      <w:r>
        <w:t xml:space="preserve">This approach neglects that each PSE and JND is based on a large number of trials, which leads to a loss </w:t>
      </w:r>
      <w:r w:rsidR="00583554">
        <w:t>in</w:t>
      </w:r>
      <w:r>
        <w:t xml:space="preserve"> statistical power. @Moscatelli2012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classes, but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2A499376"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hypotheses should manifest in their data and formulate statistical models to test these hypotheses. One important step in this process is to make sure that the experiment has sufficient statistical power to detect </w:t>
      </w:r>
      <w:r>
        <w:lastRenderedPageBreak/>
        <w:t>the postulated effects. We will first show that many experiments using the two-level approach of hypothesis testing described above often lacks power and indicate how much power could be gained for the same experimental designs by using @Moscatelli2002's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15BCF8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9649D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eviously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educatedly).</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r w:rsidR="00665BD9" w:rsidRPr="00665BD9">
        <w:rPr>
          <w:b/>
          <w:bCs/>
        </w:rPr>
        <w:t>ConditionOfInterest</w:t>
      </w:r>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r w:rsidR="00665BD9" w:rsidRPr="00665BD9">
        <w:rPr>
          <w:b/>
          <w:bCs/>
        </w:rPr>
        <w:t>StandardValues</w:t>
      </w:r>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r w:rsidR="00665BD9" w:rsidRPr="00665BD9">
        <w:rPr>
          <w:b/>
          <w:bCs/>
        </w:rPr>
        <w:t>PSE_Difference</w:t>
      </w:r>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r w:rsidR="00665BD9" w:rsidRPr="00665BD9">
        <w:rPr>
          <w:b/>
          <w:bCs/>
        </w:rPr>
        <w:t>JND_Difference</w:t>
      </w:r>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r w:rsidR="00665BD9" w:rsidRPr="00665BD9">
        <w:rPr>
          <w:b/>
          <w:bCs/>
        </w:rPr>
        <w:t>Mean_Standard</w:t>
      </w:r>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r w:rsidR="00665BD9" w:rsidRPr="00665BD9">
        <w:rPr>
          <w:b/>
          <w:bCs/>
        </w:rPr>
        <w:t>Multiplicator_SD_Standard</w:t>
      </w:r>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constant across the tested stimulus range, which </w:t>
      </w:r>
      <w:r w:rsidR="00B658E6">
        <w:t xml:space="preserve">is generally assumed to hold for many cases. While this </w:t>
      </w:r>
      <w:r w:rsidR="00B658E6">
        <w:lastRenderedPageBreak/>
        <w:t xml:space="preserve">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SD_Standard”</w:t>
      </w:r>
      <w:r>
        <w:t xml:space="preserve"> is then the standard deviation</w:t>
      </w:r>
      <w:r w:rsidR="00C50B02">
        <w:t xml:space="preserve"> of the psychometric function</w:t>
      </w:r>
      <w:r>
        <w:t xml:space="preserve"> for each stimulus intensity</w:t>
      </w:r>
      <w:r w:rsidR="007E4B36">
        <w:t xml:space="preserve"> (</w:t>
      </w:r>
      <w:r w:rsidR="007E4B36" w:rsidRPr="007E4B36">
        <w:rPr>
          <w:b/>
          <w:bCs/>
        </w:rPr>
        <w:t>Multiplicator_SD_Standard</w:t>
      </w:r>
      <w:r w:rsidR="007E4B36">
        <w:t xml:space="preserve"> * </w:t>
      </w:r>
      <w:r w:rsidR="007E4B36" w:rsidRPr="007E4B36">
        <w:rPr>
          <w:b/>
          <w:bCs/>
        </w:rPr>
        <w:t>Mean_Standard</w:t>
      </w:r>
      <w:r w:rsidR="007E4B36">
        <w:t>)</w:t>
      </w:r>
      <w:r>
        <w:t>.</w:t>
      </w:r>
    </w:p>
    <w:p w14:paraId="2D152D43" w14:textId="7760D02D" w:rsidR="00665BD9" w:rsidRDefault="00CD6C80" w:rsidP="0091715E">
      <w:pPr>
        <w:jc w:val="both"/>
      </w:pPr>
      <w:r>
        <w:rPr>
          <w:b/>
          <w:bCs/>
        </w:rPr>
        <w:t>“</w:t>
      </w:r>
      <w:r w:rsidR="00665BD9" w:rsidRPr="00665BD9">
        <w:rPr>
          <w:b/>
          <w:bCs/>
        </w:rPr>
        <w:t>Type_ResponseFunction</w:t>
      </w:r>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42821162" w:rsidR="00665BD9" w:rsidRDefault="005405D2" w:rsidP="005405D2">
      <w:pPr>
        <w:pStyle w:val="Caption"/>
        <w:jc w:val="both"/>
        <w:rPr>
          <w:noProof/>
        </w:rPr>
      </w:pPr>
      <w:bookmarkStart w:id="2" w:name="_Ref37200780"/>
      <w:r>
        <w:t xml:space="preserve">Figure </w:t>
      </w:r>
      <w:r w:rsidR="001C58AD">
        <w:fldChar w:fldCharType="begin"/>
      </w:r>
      <w:r w:rsidR="001C58AD">
        <w:instrText xml:space="preserve"> SEQ Figure \* ARABIC </w:instrText>
      </w:r>
      <w:r w:rsidR="001C58AD">
        <w:fldChar w:fldCharType="separate"/>
      </w:r>
      <w:r w:rsidR="001A56FB">
        <w:rPr>
          <w:noProof/>
        </w:rPr>
        <w:t>2</w:t>
      </w:r>
      <w:r w:rsidR="001C58AD">
        <w:rPr>
          <w:noProof/>
        </w:rPr>
        <w:fldChar w:fldCharType="end"/>
      </w:r>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77777777" w:rsidR="00CF05FC" w:rsidRDefault="00CF05F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07846FEE" w14:textId="419ABA3A" w:rsidR="00104D08" w:rsidRDefault="00104D08" w:rsidP="00937381">
      <w:pPr>
        <w:jc w:val="both"/>
        <w:rPr>
          <w:noProof/>
        </w:rPr>
      </w:pPr>
      <w:r>
        <w:rPr>
          <w:noProof/>
        </w:rPr>
        <w:t>First, we choose some sensible values for the above parameters.</w:t>
      </w:r>
    </w:p>
    <w:p w14:paraId="59CFD6EF"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5758058"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57C96A90"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6509F1CC"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reps = 1:100</w:t>
      </w:r>
    </w:p>
    <w:p w14:paraId="498E16FF"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6B150016"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FB148D3"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6F4391CE"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0E3D6CCC"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65838362"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1542610"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27E07477" w14:textId="6AFFE15F" w:rsid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7575FC09" w14:textId="77777777" w:rsidR="00104D08" w:rsidRPr="00104D08" w:rsidRDefault="00104D08" w:rsidP="00104D08">
      <w:pPr>
        <w:pStyle w:val="NoSpacing"/>
        <w:jc w:val="both"/>
        <w:rPr>
          <w:rFonts w:ascii="Courier New" w:hAnsi="Courier New" w:cs="Courier New"/>
          <w:noProof/>
          <w:sz w:val="16"/>
          <w:szCs w:val="16"/>
        </w:rPr>
      </w:pPr>
    </w:p>
    <w:p w14:paraId="4A517F5D" w14:textId="77777777" w:rsidR="00FB4E66"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p>
    <w:p w14:paraId="353E933C" w14:textId="528EF455" w:rsid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514038D8" w14:textId="77777777" w:rsidR="00FB4E66" w:rsidRPr="00FB4E66" w:rsidRDefault="00FB4E66" w:rsidP="00FB4E66">
      <w:pPr>
        <w:pStyle w:val="NoSpacing"/>
        <w:jc w:val="both"/>
        <w:rPr>
          <w:rFonts w:ascii="Courier New" w:hAnsi="Courier New" w:cs="Courier New"/>
          <w:noProof/>
          <w:sz w:val="16"/>
          <w:szCs w:val="16"/>
        </w:rPr>
      </w:pPr>
    </w:p>
    <w:p w14:paraId="2F042814" w14:textId="77777777" w:rsidR="00FB4E66" w:rsidRDefault="0090370D" w:rsidP="00937381">
      <w:pPr>
        <w:jc w:val="both"/>
        <w:rPr>
          <w:noProof/>
        </w:rPr>
      </w:pPr>
      <w:r w:rsidRPr="0090370D">
        <w:rPr>
          <w:noProof/>
        </w:rPr>
        <w:t xml:space="preserve">Then, we draw multiplicators for PSEs and JNDs per subject, accounting for between-subject differences in biases and precision. </w:t>
      </w:r>
    </w:p>
    <w:p w14:paraId="38F45727" w14:textId="77777777"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10C04704" w14:textId="77777777"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B7121BF" w14:textId="6B4BADCF"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1AAF3EB2" w14:textId="7AF75593" w:rsid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7D9AE335" w14:textId="77777777" w:rsidR="00FB4E66" w:rsidRPr="00FB4E66" w:rsidRDefault="00FB4E66" w:rsidP="00FB4E66">
      <w:pPr>
        <w:pStyle w:val="NoSpacing"/>
        <w:jc w:val="both"/>
        <w:rPr>
          <w:rFonts w:ascii="Courier New" w:hAnsi="Courier New" w:cs="Courier New"/>
          <w:noProof/>
          <w:sz w:val="16"/>
          <w:szCs w:val="16"/>
        </w:rPr>
      </w:pPr>
    </w:p>
    <w:p w14:paraId="12189FAD" w14:textId="4D824C20" w:rsidR="00856393" w:rsidRDefault="0090370D" w:rsidP="00937381">
      <w:pPr>
        <w:jc w:val="both"/>
        <w:rPr>
          <w:noProof/>
        </w:rPr>
      </w:pPr>
      <w:r w:rsidRPr="0090370D">
        <w:rPr>
          <w:noProof/>
        </w:rPr>
        <w:t>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3643FCBF"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943EC6C"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6DD1DE8C"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27538F9B"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4BB8F2C4"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74675C1A" w14:textId="1A9CB54F" w:rsidR="00FB4E66"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352EF296" w14:textId="77777777" w:rsidR="00FE404D" w:rsidRDefault="00FE404D" w:rsidP="00FE404D">
      <w:pPr>
        <w:pStyle w:val="NoSpacing"/>
        <w:jc w:val="both"/>
        <w:rPr>
          <w:rFonts w:ascii="Courier New" w:hAnsi="Courier New" w:cs="Courier New"/>
          <w:noProof/>
          <w:sz w:val="16"/>
          <w:szCs w:val="16"/>
        </w:rPr>
      </w:pPr>
    </w:p>
    <w:p w14:paraId="0540EF07" w14:textId="668C7344"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271E8768" w14:textId="77777777"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93D6C88" w14:textId="77777777"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08E44AE1" w14:textId="24798FC0" w:rsid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42116613" w14:textId="77777777" w:rsidR="00571EA5" w:rsidRPr="00571EA5" w:rsidRDefault="00571EA5" w:rsidP="00571EA5">
      <w:pPr>
        <w:pStyle w:val="NoSpacing"/>
        <w:jc w:val="both"/>
        <w:rPr>
          <w:rFonts w:ascii="Courier New" w:hAnsi="Courier New" w:cs="Courier New"/>
          <w:noProof/>
          <w:sz w:val="16"/>
          <w:szCs w:val="16"/>
        </w:rPr>
      </w:pPr>
    </w:p>
    <w:p w14:paraId="29ED95E8" w14:textId="4CB2B070" w:rsidR="00FE404D" w:rsidRDefault="006C78E0" w:rsidP="00937381">
      <w:pPr>
        <w:jc w:val="both"/>
        <w:rPr>
          <w:noProof/>
        </w:rPr>
      </w:pPr>
      <w:r>
        <w:rPr>
          <w:noProof/>
        </w:rPr>
        <w:lastRenderedPageBreak/>
        <w:t>Then</w:t>
      </w:r>
      <w:r w:rsidR="00856393" w:rsidRPr="00856393">
        <w:rPr>
          <w:noProof/>
        </w:rPr>
        <w: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w:t>
      </w:r>
      <w:r w:rsidR="00783C56">
        <w:rPr>
          <w:noProof/>
        </w:rPr>
        <w:t xml:space="preserve"> </w:t>
      </w:r>
      <w:r w:rsidR="00856393" w:rsidRPr="00856393">
        <w:rPr>
          <w:noProof/>
        </w:rPr>
        <w:t xml:space="preserve">For the method of constant stimuli, the responses are typically uniformly distributed across 5 to 9 values around the standard stimulus strength. </w:t>
      </w:r>
    </w:p>
    <w:p w14:paraId="2285306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A9D917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9E1693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78EB35C"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883895E"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4939B6C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46261C7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3F1F5DE5"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161F16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5770D1B"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984B881" w14:textId="1E955846" w:rsid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r w:rsidRPr="00783C56">
        <w:rPr>
          <w:rFonts w:ascii="Courier New" w:hAnsi="Courier New" w:cs="Courier New"/>
          <w:noProof/>
          <w:sz w:val="16"/>
          <w:szCs w:val="16"/>
        </w:rPr>
        <w:t>}</w:t>
      </w:r>
    </w:p>
    <w:p w14:paraId="62682ADA" w14:textId="77777777" w:rsidR="00783C56" w:rsidRPr="00783C56" w:rsidRDefault="00783C56" w:rsidP="00783C56">
      <w:pPr>
        <w:pStyle w:val="NoSpacing"/>
        <w:jc w:val="both"/>
        <w:rPr>
          <w:rFonts w:ascii="Courier New" w:hAnsi="Courier New" w:cs="Courier New"/>
          <w:noProof/>
          <w:sz w:val="16"/>
          <w:szCs w:val="16"/>
        </w:rPr>
      </w:pPr>
    </w:p>
    <w:p w14:paraId="275809D4" w14:textId="77777777" w:rsidR="0066290C" w:rsidRDefault="00856393" w:rsidP="0066290C">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xml:space="preserve">"). </w:t>
      </w:r>
      <w:r w:rsidR="0066290C" w:rsidRPr="00856393">
        <w:rPr>
          <w:noProof/>
        </w:rPr>
        <w:t>Lastly, we compute the difference between test stimulus and standard stimulus for each trial ("</w:t>
      </w:r>
      <w:r w:rsidR="0066290C" w:rsidRPr="00F85CB7">
        <w:rPr>
          <w:b/>
          <w:bCs/>
          <w:noProof/>
        </w:rPr>
        <w:t>Difference</w:t>
      </w:r>
      <w:r w:rsidR="0066290C" w:rsidRPr="00856393">
        <w:rPr>
          <w:noProof/>
        </w:rPr>
        <w:t>").</w:t>
      </w:r>
    </w:p>
    <w:p w14:paraId="60EE5B6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335E2A7"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3544DEC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2E238EC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40D43722" w14:textId="73B4C4E5" w:rsid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78F27F9F" w14:textId="77777777" w:rsidR="0066290C" w:rsidRPr="00783C56" w:rsidRDefault="0066290C" w:rsidP="00783C56">
      <w:pPr>
        <w:pStyle w:val="NoSpacing"/>
        <w:jc w:val="both"/>
        <w:rPr>
          <w:rFonts w:ascii="Courier New" w:hAnsi="Courier New" w:cs="Courier New"/>
          <w:noProof/>
          <w:sz w:val="16"/>
          <w:szCs w:val="16"/>
        </w:rPr>
      </w:pPr>
    </w:p>
    <w:p w14:paraId="18BF71B5" w14:textId="33EE8E0F"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7775C2AF"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7BBA9CEC"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CEF5C4C" w14:textId="7112E9F2"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5B49810"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1CCB1FC" w14:textId="597FD717" w:rsid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186B834C" w14:textId="77777777" w:rsidR="00C55937" w:rsidRPr="0066290C" w:rsidRDefault="00C55937" w:rsidP="0066290C">
      <w:pPr>
        <w:pStyle w:val="NoSpacing"/>
        <w:jc w:val="both"/>
        <w:rPr>
          <w:rFonts w:ascii="Courier New" w:hAnsi="Courier New" w:cs="Courier New"/>
          <w:noProof/>
          <w:sz w:val="16"/>
          <w:szCs w:val="16"/>
        </w:rPr>
      </w:pPr>
    </w:p>
    <w:p w14:paraId="5DABCAAB" w14:textId="7572E13F" w:rsidR="00937381" w:rsidRDefault="00856393" w:rsidP="000F0EBA">
      <w:pPr>
        <w:jc w:val="both"/>
        <w:rPr>
          <w:noProof/>
        </w:rPr>
      </w:pPr>
      <w:r w:rsidRPr="00856393">
        <w:rPr>
          <w:noProof/>
        </w:rPr>
        <w:t>As a next step, we bring the data into the format necessary for the glmer() function: We first remove extreme outliers (e.g.</w:t>
      </w:r>
      <w:r w:rsidR="00C55937">
        <w:rPr>
          <w:noProof/>
        </w:rPr>
        <w:t>,</w:t>
      </w:r>
      <w:r w:rsidRPr="00856393">
        <w:rPr>
          <w:noProof/>
        </w:rPr>
        <w:t xml:space="preserve"> by a simple criterion such as excluding trials in which the difference between test and standard stimulus was higher than half the standard stimulus strength)</w:t>
      </w:r>
      <w:r w:rsidR="00C55937">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207659FD"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77670650"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466A2F3C"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72A2FA85"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2B6427E5" w14:textId="7171A578"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71CE7E68" w14:textId="1A01F01C" w:rsidR="001460B7" w:rsidRDefault="00856393" w:rsidP="000F0EBA">
      <w:pPr>
        <w:jc w:val="both"/>
        <w:rPr>
          <w:noProof/>
        </w:rPr>
      </w:pPr>
      <w:r>
        <w:rPr>
          <w:noProof/>
        </w:rPr>
        <w:lastRenderedPageBreak/>
        <w:t>Now, we can inspect these psychometric functions visually to verify whether the values chosen above give rise to the expected psychometric functions in terms of PSE and slopes.</w:t>
      </w:r>
      <w:r w:rsidR="001460B7">
        <w:rPr>
          <w:noProof/>
        </w:rPr>
        <w:t xml:space="preserve"> We use the quickpsy() package </w:t>
      </w:r>
      <w:r w:rsidR="001460B7">
        <w:rPr>
          <w:noProof/>
        </w:rPr>
        <w:fldChar w:fldCharType="begin" w:fldLock="1"/>
      </w:r>
      <w:r w:rsidR="001460B7">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operties":{"noteIndex":0},"schema":"https://github.com/citation-style-language/schema/raw/master/csl-citation.json"}</w:instrText>
      </w:r>
      <w:r w:rsidR="001460B7">
        <w:rPr>
          <w:noProof/>
        </w:rPr>
        <w:fldChar w:fldCharType="separate"/>
      </w:r>
      <w:r w:rsidR="001460B7" w:rsidRPr="001460B7">
        <w:rPr>
          <w:noProof/>
        </w:rPr>
        <w:t>(Linares &amp; López-Moliner, 2016)</w:t>
      </w:r>
      <w:r w:rsidR="001460B7">
        <w:rPr>
          <w:noProof/>
        </w:rPr>
        <w:fldChar w:fldCharType="end"/>
      </w:r>
      <w:r w:rsidR="001460B7">
        <w:rPr>
          <w:noProof/>
        </w:rPr>
        <w:t xml:space="preserve"> to fit the psychometric functions and plot them with the ggplot2() package.</w:t>
      </w:r>
    </w:p>
    <w:p w14:paraId="0D6C8707"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1784C5E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5BA9D948"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1E01843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3B3ACCE9"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59D3DBB0"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2F9FCEFF"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20D4E13C"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7FE5A63A" w14:textId="60BB58AE" w:rsid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0E45E32E" w14:textId="77777777" w:rsidR="00470D38" w:rsidRPr="001460B7" w:rsidRDefault="00470D38" w:rsidP="001460B7">
      <w:pPr>
        <w:pStyle w:val="NoSpacing"/>
        <w:jc w:val="both"/>
        <w:rPr>
          <w:rFonts w:ascii="Courier New" w:hAnsi="Courier New" w:cs="Courier New"/>
          <w:noProof/>
          <w:sz w:val="16"/>
          <w:szCs w:val="16"/>
        </w:rPr>
      </w:pPr>
    </w:p>
    <w:p w14:paraId="0B3F5086" w14:textId="2827087E" w:rsidR="00856393" w:rsidRPr="00C33157" w:rsidRDefault="00C33157" w:rsidP="000F0EBA">
      <w:pPr>
        <w:jc w:val="both"/>
        <w:rPr>
          <w:noProof/>
        </w:rPr>
      </w:pPr>
      <w:r>
        <w:rPr>
          <w:noProof/>
        </w:rPr>
        <w:fldChar w:fldCharType="begin"/>
      </w:r>
      <w:r>
        <w:rPr>
          <w:noProof/>
        </w:rPr>
        <w:instrText xml:space="preserve"> REF _Ref37198802 \h </w:instrText>
      </w:r>
      <w:r w:rsidR="000F0EBA">
        <w:rPr>
          <w:noProof/>
        </w:rPr>
        <w:instrText xml:space="preserve"> \* MERGEFORMAT </w:instrText>
      </w:r>
      <w:r>
        <w:rPr>
          <w:noProof/>
        </w:rPr>
      </w:r>
      <w:r>
        <w:rPr>
          <w:noProof/>
        </w:rPr>
        <w:fldChar w:fldCharType="separate"/>
      </w:r>
      <w:r>
        <w:rPr>
          <w:noProof/>
        </w:rPr>
        <w:t>Figure 1</w:t>
      </w:r>
      <w:r>
        <w:rPr>
          <w:noProof/>
        </w:rPr>
        <w:fldChar w:fldCharType="end"/>
      </w:r>
      <w:r>
        <w:rPr>
          <w:noProof/>
        </w:rPr>
        <w:t xml:space="preserve"> </w:t>
      </w:r>
      <w:r w:rsidR="00856393">
        <w:rPr>
          <w:noProof/>
        </w:rPr>
        <w:t>illustrates the simulated psychometric function</w:t>
      </w:r>
      <w:r w:rsidR="00C073E4">
        <w:rPr>
          <w:noProof/>
        </w:rPr>
        <w:t>s</w:t>
      </w:r>
      <w:r w:rsidR="00856393">
        <w:rPr>
          <w:noProof/>
        </w:rPr>
        <w:t xml:space="preserve"> for the above values.</w:t>
      </w:r>
      <w:r>
        <w:rPr>
          <w:noProof/>
        </w:rPr>
        <w:t xml:space="preserve"> The vertical lines indicate the PSE for each participant and stimulus strength. We can see that the PSEs for </w:t>
      </w:r>
      <w:r w:rsidRPr="000F0EBA">
        <w:rPr>
          <w:noProof/>
        </w:rPr>
        <w:t xml:space="preserve">Condition of Interest: 1 </w:t>
      </w:r>
      <w:r>
        <w:rPr>
          <w:noProof/>
        </w:rPr>
        <w:t xml:space="preserve">are shifted towards the right. Furthermore, the curves for </w:t>
      </w:r>
      <w:r w:rsidRPr="000F0EBA">
        <w:rPr>
          <w:noProof/>
        </w:rPr>
        <w:t>Condition of Interest: 1</w:t>
      </w:r>
      <w:r>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783757EF" w:rsidR="00856393" w:rsidRDefault="00C073E4" w:rsidP="00C073E4">
      <w:pPr>
        <w:pStyle w:val="Caption"/>
        <w:jc w:val="both"/>
        <w:rPr>
          <w:noProof/>
        </w:rPr>
      </w:pPr>
      <w:bookmarkStart w:id="3" w:name="_Ref37198802"/>
      <w:r>
        <w:t xml:space="preserve">Figure </w:t>
      </w:r>
      <w:r w:rsidR="001C58AD">
        <w:fldChar w:fldCharType="begin"/>
      </w:r>
      <w:r w:rsidR="001C58AD">
        <w:instrText xml:space="preserve"> SEQ Figure \* ARABIC </w:instrText>
      </w:r>
      <w:r w:rsidR="001C58AD">
        <w:fldChar w:fldCharType="separate"/>
      </w:r>
      <w:r w:rsidR="001A56FB">
        <w:rPr>
          <w:noProof/>
        </w:rPr>
        <w:t>3</w:t>
      </w:r>
      <w:r w:rsidR="001C58AD">
        <w:rPr>
          <w:noProof/>
        </w:rPr>
        <w:fldChar w:fldCharType="end"/>
      </w:r>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5827FDC5"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w:t>
      </w:r>
      <w:r>
        <w:rPr>
          <w:noProof/>
        </w:rPr>
        <w:lastRenderedPageBreak/>
        <w:t xml:space="preserve">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F47BD" w14:paraId="383D2FDA" w14:textId="77777777" w:rsidTr="00E74A63">
        <w:tc>
          <w:tcPr>
            <w:tcW w:w="8365" w:type="dxa"/>
          </w:tcPr>
          <w:p w14:paraId="6E04D3E3" w14:textId="79112D6D"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4A419198"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family = binomial(link = "probit"), </w:t>
            </w:r>
          </w:p>
          <w:p w14:paraId="507B3DDF"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data = Psychometric,</w:t>
            </w:r>
          </w:p>
          <w:p w14:paraId="2301830F"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nAGQ = 0,</w:t>
            </w:r>
          </w:p>
          <w:p w14:paraId="19FB1479" w14:textId="359C052E" w:rsidR="008F3297" w:rsidRPr="008F3297"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control = glmerControl(optimizer = "nloptwrap"))</w:t>
            </w:r>
          </w:p>
        </w:tc>
        <w:tc>
          <w:tcPr>
            <w:tcW w:w="985" w:type="dxa"/>
          </w:tcPr>
          <w:p w14:paraId="504D1576" w14:textId="64A81D6A" w:rsidR="006F47BD" w:rsidRDefault="006F47BD" w:rsidP="002D2481"/>
        </w:tc>
      </w:tr>
    </w:tbl>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386DBF4C"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therthwaite degrees of freedom method.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30587488" w:rsidR="006B6DB3" w:rsidRPr="00CC4D9C" w:rsidRDefault="006B6DB3" w:rsidP="00E74A63">
            <w:pPr>
              <w:rPr>
                <w:i/>
                <w:iCs/>
              </w:rPr>
            </w:pPr>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m:r>
                  <w:rPr>
                    <w:rFonts w:ascii="Cambria Math" w:hAnsi="Cambria Math"/>
                  </w:rPr>
                  <m:t>~ ConditionOfInterest*Diff+</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lastRenderedPageBreak/>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23D2868" w14:textId="4674BE3B" w:rsidR="00DF13AC"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4"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700D17D3"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Prins &amp; Kingdom 2010; Knoblauch &amp; Maloney 2012), implemented in the R package quicksy (Linares 2017).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4157E9D2" w14:textId="775DE19A" w:rsidR="000826C4" w:rsidRDefault="000826C4" w:rsidP="0091715E">
      <w:pPr>
        <w:pStyle w:val="NoSpacing"/>
        <w:jc w:val="both"/>
        <w:rPr>
          <w:noProof/>
        </w:rPr>
      </w:pPr>
      <w:r>
        <w:rPr>
          <w:noProof/>
        </w:rPr>
        <w:t xml:space="preserve">If the aim is not to </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lastRenderedPageBreak/>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3FB6FBBD" w:rsidR="00A126B0" w:rsidRDefault="00A126B0"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 xml:space="preserve">tructions for installing Julia and the necessary packages can be found </w:t>
      </w:r>
      <w:commentRangeStart w:id="4"/>
      <w:r w:rsidR="00C8525D">
        <w:rPr>
          <w:noProof/>
        </w:rPr>
        <w:t>here</w:t>
      </w:r>
      <w:commentRangeEnd w:id="4"/>
      <w:r w:rsidR="00C8525D">
        <w:rPr>
          <w:rStyle w:val="CommentReference"/>
        </w:rPr>
        <w:commentReference w:id="4"/>
      </w:r>
      <w:r w:rsidR="00C8525D">
        <w:rPr>
          <w:noProof/>
        </w:rPr>
        <w:t>.</w:t>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andom</w:t>
      </w:r>
    </w:p>
    <w:p w14:paraId="10648E5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EE0EF9">
      <w:pPr>
        <w:pStyle w:val="NoSpacing"/>
        <w:jc w:val="both"/>
        <w:rPr>
          <w:rFonts w:ascii="Courier New" w:hAnsi="Courier New" w:cs="Courier New"/>
          <w:noProof/>
          <w:sz w:val="16"/>
          <w:szCs w:val="16"/>
        </w:rPr>
      </w:pPr>
    </w:p>
    <w:p w14:paraId="1E98BF9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EE0EF9">
      <w:pPr>
        <w:pStyle w:val="NoSpacing"/>
        <w:jc w:val="both"/>
        <w:rPr>
          <w:rFonts w:ascii="Courier New" w:hAnsi="Courier New" w:cs="Courier New"/>
          <w:noProof/>
          <w:sz w:val="16"/>
          <w:szCs w:val="16"/>
        </w:rPr>
      </w:pPr>
    </w:p>
    <w:p w14:paraId="1C4242E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JND_Difference, </w:t>
      </w:r>
    </w:p>
    <w:p w14:paraId="121CE0E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0E466B5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3E90380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3DC32FF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7749715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578D113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595ED2D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52A3B3B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EE0EF9">
      <w:pPr>
        <w:pStyle w:val="NoSpacing"/>
        <w:jc w:val="both"/>
        <w:rPr>
          <w:rFonts w:ascii="Courier New" w:hAnsi="Courier New" w:cs="Courier New"/>
          <w:noProof/>
          <w:sz w:val="16"/>
          <w:szCs w:val="16"/>
        </w:rPr>
      </w:pPr>
    </w:p>
    <w:p w14:paraId="296F3CB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StandardValues,</w:t>
      </w:r>
    </w:p>
    <w:p w14:paraId="47641F1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8CF77D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719A7407" w14:textId="4D62279B" w:rsidR="00EE0EF9" w:rsidRPr="00EE0EF9" w:rsidRDefault="00EE0EF9" w:rsidP="00EE0EF9">
      <w:pPr>
        <w:pStyle w:val="NoSpacing"/>
        <w:jc w:val="both"/>
        <w:rPr>
          <w:rFonts w:ascii="Courier New" w:hAnsi="Courier New" w:cs="Courier New"/>
          <w:noProof/>
          <w:sz w:val="16"/>
          <w:szCs w:val="16"/>
        </w:rPr>
      </w:pPr>
    </w:p>
    <w:p w14:paraId="499630E9" w14:textId="0920A0D2"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E0EF9">
      <w:pPr>
        <w:pStyle w:val="NoSpacing"/>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5CE7D86A" w14:textId="2C04BDE0"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DA0A6B">
      <w:pPr>
        <w:pStyle w:val="NoSpacing"/>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DA0A6B">
      <w:pPr>
        <w:pStyle w:val="NoSpacing"/>
        <w:jc w:val="both"/>
        <w:rPr>
          <w:rFonts w:ascii="Courier New" w:hAnsi="Courier New" w:cs="Courier New"/>
          <w:noProof/>
          <w:sz w:val="16"/>
          <w:szCs w:val="16"/>
        </w:rPr>
      </w:pPr>
    </w:p>
    <w:p w14:paraId="50CF1E6F" w14:textId="54540678"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DA0A6B">
      <w:pPr>
        <w:pStyle w:val="NoSpacing"/>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E0EF9">
      <w:pPr>
        <w:pStyle w:val="NoSpacing"/>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F1184E">
      <w:pPr>
        <w:pStyle w:val="NoSpacing"/>
        <w:jc w:val="both"/>
        <w:rPr>
          <w:rFonts w:ascii="Courier New" w:hAnsi="Courier New" w:cs="Courier New"/>
          <w:noProof/>
          <w:sz w:val="16"/>
          <w:szCs w:val="16"/>
        </w:rPr>
      </w:pPr>
    </w:p>
    <w:p w14:paraId="1C82CDE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F1184E">
      <w:pPr>
        <w:pStyle w:val="NoSpacing"/>
        <w:jc w:val="both"/>
        <w:rPr>
          <w:rFonts w:ascii="Courier New" w:hAnsi="Courier New" w:cs="Courier New"/>
          <w:noProof/>
          <w:sz w:val="16"/>
          <w:szCs w:val="16"/>
        </w:rPr>
      </w:pPr>
    </w:p>
    <w:p w14:paraId="6AA39E7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for n in Range_Participants</w:t>
      </w:r>
    </w:p>
    <w:p w14:paraId="7302EC5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5D09391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175F053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1871DFD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712FB15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DB3374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F1184E">
      <w:pPr>
        <w:pStyle w:val="NoSpacing"/>
        <w:jc w:val="both"/>
        <w:rPr>
          <w:rFonts w:ascii="Courier New" w:hAnsi="Courier New" w:cs="Courier New"/>
          <w:noProof/>
          <w:sz w:val="16"/>
          <w:szCs w:val="16"/>
        </w:rPr>
      </w:pPr>
    </w:p>
    <w:p w14:paraId="2729943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F1184E">
      <w:pPr>
        <w:pStyle w:val="NoSpacing"/>
        <w:jc w:val="both"/>
        <w:rPr>
          <w:rFonts w:ascii="Courier New" w:hAnsi="Courier New" w:cs="Courier New"/>
          <w:noProof/>
          <w:sz w:val="16"/>
          <w:szCs w:val="16"/>
        </w:rPr>
      </w:pPr>
    </w:p>
    <w:p w14:paraId="6977D1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4AED7A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F1184E">
      <w:pPr>
        <w:pStyle w:val="NoSpacing"/>
        <w:jc w:val="both"/>
        <w:rPr>
          <w:rFonts w:ascii="Courier New" w:hAnsi="Courier New" w:cs="Courier New"/>
          <w:noProof/>
          <w:sz w:val="16"/>
          <w:szCs w:val="16"/>
        </w:rPr>
      </w:pPr>
    </w:p>
    <w:p w14:paraId="72EE5EE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4234A68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Duration=((Dates.now()) - TimeStartTrial))</w:t>
      </w:r>
    </w:p>
    <w:p w14:paraId="135F798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mean(Pvalues_Precision .&lt; 0.05), " ", PowerfulDataframe[!,:Duration][CurrentRunthrough], " END. ")</w:t>
      </w:r>
    </w:p>
    <w:p w14:paraId="239AD2F0" w14:textId="77777777" w:rsidR="00F1184E" w:rsidRPr="00F1184E" w:rsidRDefault="00F1184E" w:rsidP="00F1184E">
      <w:pPr>
        <w:pStyle w:val="NoSpacing"/>
        <w:jc w:val="both"/>
        <w:rPr>
          <w:rFonts w:ascii="Courier New" w:hAnsi="Courier New" w:cs="Courier New"/>
          <w:noProof/>
          <w:sz w:val="16"/>
          <w:szCs w:val="16"/>
        </w:rPr>
      </w:pPr>
    </w:p>
    <w:p w14:paraId="059AF6F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3159C654" w:rsidR="00F1184E" w:rsidRDefault="00F1184E" w:rsidP="00F1184E">
      <w:pPr>
        <w:pStyle w:val="NoSpacing"/>
        <w:jc w:val="both"/>
        <w:rPr>
          <w:rFonts w:cstheme="minorHAnsi"/>
          <w:noProof/>
        </w:rPr>
      </w:pPr>
      <w:r>
        <w:rPr>
          <w:rFonts w:cstheme="minorHAnsi"/>
          <w:noProof/>
        </w:rPr>
        <w:t>Finally, we can sa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F1184E">
      <w:pPr>
        <w:pStyle w:val="NoSpacing"/>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648EEAD8"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434E3B00"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F1184E">
      <w:pPr>
        <w:pStyle w:val="NoSpacing"/>
        <w:jc w:val="both"/>
        <w:rPr>
          <w:rFonts w:ascii="Courier New" w:hAnsi="Courier New" w:cs="Courier New"/>
          <w:noProof/>
          <w:sz w:val="16"/>
          <w:szCs w:val="16"/>
        </w:rPr>
      </w:pPr>
      <w:r w:rsidRPr="00C84987">
        <w:rPr>
          <w:rFonts w:ascii="Courier New" w:hAnsi="Courier New" w:cs="Courier New"/>
          <w:noProof/>
          <w:sz w:val="16"/>
          <w:szCs w:val="16"/>
        </w:rPr>
        <w:t>"""</w:t>
      </w:r>
    </w:p>
    <w:p w14:paraId="02568076" w14:textId="77777777" w:rsidR="00BF1D2B" w:rsidRDefault="00BF1D2B" w:rsidP="00F1184E">
      <w:pPr>
        <w:pStyle w:val="NoSpacing"/>
        <w:jc w:val="both"/>
        <w:rPr>
          <w:rFonts w:cstheme="minorHAnsi"/>
          <w:noProof/>
        </w:rPr>
      </w:pPr>
    </w:p>
    <w:p w14:paraId="0CDDCBEF" w14:textId="2E524FD3" w:rsidR="004A14E4" w:rsidRDefault="004A14E4" w:rsidP="00F1184E">
      <w:pPr>
        <w:pStyle w:val="NoSpacing"/>
        <w:jc w:val="both"/>
        <w:rPr>
          <w:rFonts w:cstheme="minorHAnsi"/>
          <w:noProof/>
        </w:rPr>
      </w:pPr>
      <w:r>
        <w:rPr>
          <w:rFonts w:cstheme="minorHAnsi"/>
          <w:noProof/>
        </w:rPr>
        <w:t>The</w:t>
      </w:r>
      <w:r w:rsidR="00BF1D2B">
        <w:rPr>
          <w:rFonts w:cstheme="minorHAnsi"/>
          <w:noProof/>
        </w:rPr>
        <w:t xml:space="preserve"> solid lines indicate the power level across the range of participant numbers, red for accuracy and blue for precision.</w:t>
      </w:r>
      <w:r w:rsidR="001465E6">
        <w:rPr>
          <w:rFonts w:cstheme="minorHAnsi"/>
          <w:noProof/>
        </w:rPr>
        <w:t xml:space="preserve"> The panels represent different number of repetitions per condition. </w:t>
      </w:r>
      <w:r w:rsidR="00BF1D2B">
        <w:rPr>
          <w:rFonts w:cstheme="minorHAnsi"/>
          <w:noProof/>
        </w:rPr>
        <w:t xml:space="preserve">The intermittent </w:t>
      </w:r>
      <w:r w:rsidR="001465E6">
        <w:rPr>
          <w:rFonts w:cstheme="minorHAnsi"/>
          <w:noProof/>
        </w:rPr>
        <w:t xml:space="preserve">horizontal </w:t>
      </w:r>
      <w:r>
        <w:rPr>
          <w:rFonts w:cstheme="minorHAnsi"/>
          <w:noProof/>
        </w:rPr>
        <w:t>lines indicate power levels of 0.8 (bare minimum), 0.9 (acceptable) and 0.95 (quite good).</w:t>
      </w:r>
    </w:p>
    <w:p w14:paraId="26CD16E4" w14:textId="24F3E183" w:rsidR="002C019E" w:rsidRDefault="002C019E" w:rsidP="00F1184E">
      <w:pPr>
        <w:pStyle w:val="NoSpacing"/>
        <w:jc w:val="both"/>
        <w:rPr>
          <w:rFonts w:cstheme="minorHAnsi"/>
          <w:noProof/>
        </w:rPr>
      </w:pPr>
    </w:p>
    <w:p w14:paraId="3B1F3505" w14:textId="4DB2DE1B" w:rsidR="002C019E" w:rsidRDefault="002C019E" w:rsidP="002C019E">
      <w:pPr>
        <w:pStyle w:val="Heading3"/>
        <w:rPr>
          <w:noProof/>
        </w:rPr>
      </w:pPr>
      <w:r>
        <w:rPr>
          <w:noProof/>
        </w:rPr>
        <w:t>R vs. Julia: Speed</w:t>
      </w:r>
    </w:p>
    <w:p w14:paraId="61FF9589" w14:textId="12736D04" w:rsidR="002C019E" w:rsidRDefault="00BC0A75" w:rsidP="002C019E">
      <w:r>
        <w:t>We used the above procedures to compute the speed for the same operations in Julia, but using RCall to simulate the dataframes</w:t>
      </w:r>
      <w:r w:rsidR="00DB6100">
        <w:t>, and</w:t>
      </w:r>
      <w:r>
        <w:t xml:space="preserve"> in native R Code. We vary the numbers of repetitions and participants and report the mean durations for each computation.</w:t>
      </w:r>
      <w:r w:rsidR="00DB6100">
        <w:t xml:space="preserve"> The other parameters are the following:</w:t>
      </w:r>
    </w:p>
    <w:p w14:paraId="12AF7676"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Range_PSE_Difference = 0.1</w:t>
      </w:r>
    </w:p>
    <w:p w14:paraId="70604DE7"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Range_JND_Difference = 0.2</w:t>
      </w:r>
    </w:p>
    <w:p w14:paraId="39998A3C"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Multiplicator_PSE_Standard = 0</w:t>
      </w:r>
    </w:p>
    <w:p w14:paraId="5258E840"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Multiplicator_SD_Standard = 0.108</w:t>
      </w:r>
    </w:p>
    <w:p w14:paraId="37D2D1E4"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SD_ResponseFunction = 0.1</w:t>
      </w:r>
    </w:p>
    <w:p w14:paraId="2DCAEE39"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Mean_Variability_Between = 0.1</w:t>
      </w:r>
    </w:p>
    <w:p w14:paraId="7129FA88" w14:textId="5D21C4BE"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SD_Variability_Between = 0.1</w:t>
      </w:r>
    </w:p>
    <w:p w14:paraId="0AC46614" w14:textId="16C063D8" w:rsidR="00DA0A6B" w:rsidRDefault="00DA0A6B" w:rsidP="00EE0EF9">
      <w:pPr>
        <w:pStyle w:val="NoSpacing"/>
        <w:jc w:val="both"/>
        <w:rPr>
          <w:rFonts w:cstheme="minorHAnsi"/>
          <w:noProof/>
        </w:rPr>
      </w:pPr>
    </w:p>
    <w:p w14:paraId="6DC306FE" w14:textId="3C22D0D3" w:rsidR="00DB6100" w:rsidRDefault="00622063" w:rsidP="00EE0EF9">
      <w:pPr>
        <w:pStyle w:val="NoSpacing"/>
        <w:jc w:val="both"/>
        <w:rPr>
          <w:rFonts w:cstheme="minorHAnsi"/>
          <w:noProof/>
        </w:rPr>
      </w:pPr>
      <w:r>
        <w:rPr>
          <w:rFonts w:cstheme="minorHAnsi"/>
          <w:noProof/>
        </w:rPr>
        <w:t>A</w:t>
      </w:r>
      <w:r w:rsidR="00734A14">
        <w:rPr>
          <w:rFonts w:cstheme="minorHAnsi"/>
          <w:noProof/>
        </w:rPr>
        <w:t>sdasdasa</w:t>
      </w:r>
    </w:p>
    <w:p w14:paraId="2FDDF7E6" w14:textId="1EB206B2" w:rsidR="00622063" w:rsidRDefault="00622063" w:rsidP="00EE0EF9">
      <w:pPr>
        <w:pStyle w:val="NoSpacing"/>
        <w:jc w:val="both"/>
        <w:rPr>
          <w:rFonts w:cstheme="minorHAnsi"/>
          <w:noProof/>
        </w:rPr>
      </w:pPr>
    </w:p>
    <w:p w14:paraId="2EB79E8D" w14:textId="00F0868D" w:rsidR="00622063" w:rsidRDefault="00622063" w:rsidP="00EE0EF9">
      <w:pPr>
        <w:pStyle w:val="NoSpacing"/>
        <w:jc w:val="both"/>
        <w:rPr>
          <w:rFonts w:cstheme="minorHAnsi"/>
          <w:noProof/>
        </w:rPr>
      </w:pPr>
      <w:r>
        <w:rPr>
          <w:rFonts w:cstheme="minorHAnsi"/>
          <w:noProof/>
        </w:rPr>
        <w:t>Fitting:</w:t>
      </w:r>
    </w:p>
    <w:p w14:paraId="26668F23" w14:textId="478E093B" w:rsidR="00622063" w:rsidRDefault="00622063" w:rsidP="00EE0EF9">
      <w:pPr>
        <w:pStyle w:val="NoSpacing"/>
        <w:jc w:val="both"/>
        <w:rPr>
          <w:rFonts w:cstheme="minorHAnsi"/>
          <w:noProof/>
        </w:rPr>
      </w:pPr>
    </w:p>
    <w:p w14:paraId="3B79D3A0" w14:textId="77777777" w:rsidR="00622063" w:rsidRDefault="00622063" w:rsidP="00EE0EF9">
      <w:pPr>
        <w:pStyle w:val="NoSpacing"/>
        <w:jc w:val="both"/>
        <w:rPr>
          <w:rFonts w:cstheme="minorHAnsi"/>
          <w:noProof/>
        </w:rPr>
      </w:pPr>
      <w:r>
        <w:rPr>
          <w:rFonts w:cstheme="minorHAnsi"/>
          <w:noProof/>
        </w:rPr>
        <w:t xml:space="preserve">Julia: </w:t>
      </w:r>
    </w:p>
    <w:p w14:paraId="2F0507C5" w14:textId="22F785D9" w:rsidR="00622063" w:rsidRDefault="00622063" w:rsidP="00EE0EF9">
      <w:pPr>
        <w:pStyle w:val="NoSpacing"/>
        <w:jc w:val="both"/>
        <w:rPr>
          <w:rFonts w:cstheme="minorHAnsi"/>
          <w:noProof/>
        </w:rPr>
      </w:pPr>
      <w:r>
        <w:rPr>
          <w:rFonts w:cstheme="minorHAnsi"/>
          <w:noProof/>
        </w:rPr>
        <w:t>fast option</w:t>
      </w:r>
      <w:r w:rsidR="00817A72">
        <w:rPr>
          <w:rFonts w:cstheme="minorHAnsi"/>
          <w:noProof/>
        </w:rPr>
        <w:t>:</w:t>
      </w:r>
    </w:p>
    <w:p w14:paraId="48560470" w14:textId="78A4FE6C" w:rsidR="00622063" w:rsidRDefault="00622063" w:rsidP="00EE0EF9">
      <w:pPr>
        <w:pStyle w:val="NoSpacing"/>
        <w:jc w:val="both"/>
        <w:rPr>
          <w:rFonts w:cstheme="minorHAnsi"/>
          <w:noProof/>
        </w:rPr>
      </w:pPr>
      <w:r>
        <w:rPr>
          <w:rFonts w:cstheme="minorHAnsi"/>
          <w:noProof/>
        </w:rPr>
        <w:t>nAQP</w:t>
      </w:r>
    </w:p>
    <w:p w14:paraId="6CC176C8" w14:textId="0ADB87DB" w:rsidR="00817A72" w:rsidRDefault="00817A72" w:rsidP="00EE0EF9">
      <w:pPr>
        <w:pStyle w:val="NoSpacing"/>
        <w:jc w:val="both"/>
        <w:rPr>
          <w:rFonts w:cstheme="minorHAnsi"/>
          <w:noProof/>
        </w:rPr>
      </w:pPr>
      <w:r>
        <w:rPr>
          <w:rFonts w:cstheme="minorHAnsi"/>
          <w:noProof/>
        </w:rPr>
        <w:t>Optimizers:</w:t>
      </w:r>
    </w:p>
    <w:p w14:paraId="7FE4C0CE" w14:textId="05C58C3C" w:rsidR="00622063" w:rsidRDefault="00622063" w:rsidP="00EE0EF9">
      <w:pPr>
        <w:pStyle w:val="NoSpacing"/>
        <w:jc w:val="both"/>
        <w:rPr>
          <w:rFonts w:cstheme="minorHAnsi"/>
          <w:noProof/>
        </w:rPr>
      </w:pPr>
    </w:p>
    <w:p w14:paraId="06A194C5" w14:textId="2677B359" w:rsidR="00622063" w:rsidRDefault="00622063" w:rsidP="00EE0EF9">
      <w:pPr>
        <w:pStyle w:val="NoSpacing"/>
        <w:jc w:val="both"/>
        <w:rPr>
          <w:rFonts w:cstheme="minorHAnsi"/>
          <w:noProof/>
        </w:rPr>
      </w:pPr>
      <w:r>
        <w:rPr>
          <w:rFonts w:cstheme="minorHAnsi"/>
          <w:noProof/>
        </w:rPr>
        <w:t>R:</w:t>
      </w:r>
    </w:p>
    <w:p w14:paraId="592813CE" w14:textId="25D5081D" w:rsidR="00622063" w:rsidRDefault="00622063" w:rsidP="00EE0EF9">
      <w:pPr>
        <w:pStyle w:val="NoSpacing"/>
        <w:jc w:val="both"/>
        <w:rPr>
          <w:rFonts w:cstheme="minorHAnsi"/>
          <w:noProof/>
        </w:rPr>
      </w:pPr>
      <w:r>
        <w:rPr>
          <w:rFonts w:cstheme="minorHAnsi"/>
          <w:noProof/>
        </w:rPr>
        <w:t>Optimizer</w:t>
      </w:r>
      <w:r w:rsidR="00817A72">
        <w:rPr>
          <w:rFonts w:cstheme="minorHAnsi"/>
          <w:noProof/>
        </w:rPr>
        <w:t xml:space="preserve">s: </w:t>
      </w:r>
    </w:p>
    <w:p w14:paraId="67C78BA9" w14:textId="54D9311C" w:rsidR="00622063" w:rsidRDefault="00622063" w:rsidP="00EE0EF9">
      <w:pPr>
        <w:pStyle w:val="NoSpacing"/>
        <w:jc w:val="both"/>
        <w:rPr>
          <w:rFonts w:cstheme="minorHAnsi"/>
          <w:noProof/>
        </w:rPr>
      </w:pPr>
      <w:r>
        <w:rPr>
          <w:rFonts w:cstheme="minorHAnsi"/>
          <w:noProof/>
        </w:rPr>
        <w:t>nAQP</w:t>
      </w:r>
    </w:p>
    <w:sectPr w:rsidR="006220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4-07T01:55:00Z" w:initials="BJ">
    <w:p w14:paraId="3EB93224" w14:textId="6BB603CB" w:rsidR="00C40199" w:rsidRDefault="00C40199">
      <w:pPr>
        <w:pStyle w:val="CommentText"/>
      </w:pPr>
      <w:r>
        <w:rPr>
          <w:rStyle w:val="CommentReference"/>
        </w:rPr>
        <w:annotationRef/>
      </w:r>
      <w:r>
        <w:t>(ANALYTIC WAY TO DO THAT?)</w:t>
      </w:r>
    </w:p>
  </w:comment>
  <w:comment w:id="1" w:author="Björn Jörges" w:date="2020-04-07T01:55:00Z" w:initials="BJ">
    <w:p w14:paraId="187772CB" w14:textId="397B870D" w:rsidR="00C40199" w:rsidRDefault="00C40199">
      <w:pPr>
        <w:pStyle w:val="CommentText"/>
      </w:pPr>
      <w:r>
        <w:rPr>
          <w:rStyle w:val="CommentReference"/>
        </w:rPr>
        <w:annotationRef/>
      </w:r>
    </w:p>
  </w:comment>
  <w:comment w:id="4" w:author="Björn Jörges" w:date="2020-04-20T02:54:00Z" w:initials="BJ">
    <w:p w14:paraId="08510752" w14:textId="08B60E63" w:rsidR="00C8525D" w:rsidRDefault="00C8525D">
      <w:pPr>
        <w:pStyle w:val="CommentText"/>
      </w:pPr>
      <w:r>
        <w:rPr>
          <w:rStyle w:val="CommentReference"/>
        </w:rPr>
        <w:annotationRef/>
      </w:r>
      <w:r>
        <w:rPr>
          <w:rStyle w:val="CommentReference"/>
        </w:rPr>
        <w:t>Write instru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B93224" w15:done="0"/>
  <w15:commentEx w15:paraId="187772CB" w15:paraIdParent="3EB93224" w15:done="0"/>
  <w15:commentEx w15:paraId="085107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B93224" w16cid:durableId="22365BFC"/>
  <w16cid:commentId w16cid:paraId="187772CB" w16cid:durableId="22365BFF"/>
  <w16cid:commentId w16cid:paraId="08510752" w16cid:durableId="22478D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7F8C80" w14:textId="77777777" w:rsidR="001C58AD" w:rsidRDefault="001C58AD" w:rsidP="002C019E">
      <w:pPr>
        <w:spacing w:after="0" w:line="240" w:lineRule="auto"/>
      </w:pPr>
      <w:r>
        <w:separator/>
      </w:r>
    </w:p>
  </w:endnote>
  <w:endnote w:type="continuationSeparator" w:id="0">
    <w:p w14:paraId="67C8FD19" w14:textId="77777777" w:rsidR="001C58AD" w:rsidRDefault="001C58AD"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DDE79A" w14:textId="77777777" w:rsidR="001C58AD" w:rsidRDefault="001C58AD" w:rsidP="002C019E">
      <w:pPr>
        <w:spacing w:after="0" w:line="240" w:lineRule="auto"/>
      </w:pPr>
      <w:r>
        <w:separator/>
      </w:r>
    </w:p>
  </w:footnote>
  <w:footnote w:type="continuationSeparator" w:id="0">
    <w:p w14:paraId="69E3606A" w14:textId="77777777" w:rsidR="001C58AD" w:rsidRDefault="001C58AD"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A2A"/>
    <w:multiLevelType w:val="hybridMultilevel"/>
    <w:tmpl w:val="BCFA570C"/>
    <w:lvl w:ilvl="0" w:tplc="573890C8">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56BB1A67"/>
    <w:multiLevelType w:val="hybridMultilevel"/>
    <w:tmpl w:val="5E06740E"/>
    <w:lvl w:ilvl="0" w:tplc="A262F07C">
      <w:numFmt w:val="bullet"/>
      <w:lvlText w:val=""/>
      <w:lvlJc w:val="left"/>
      <w:pPr>
        <w:ind w:left="720" w:hanging="360"/>
      </w:pPr>
      <w:rPr>
        <w:rFonts w:ascii="Wingdings" w:eastAsiaTheme="minorHAnsi" w:hAnsi="Wingdings"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44BE"/>
    <w:rsid w:val="00014E05"/>
    <w:rsid w:val="00031482"/>
    <w:rsid w:val="00034106"/>
    <w:rsid w:val="00044D85"/>
    <w:rsid w:val="00055B22"/>
    <w:rsid w:val="0006511D"/>
    <w:rsid w:val="000826C4"/>
    <w:rsid w:val="00091269"/>
    <w:rsid w:val="00094B8C"/>
    <w:rsid w:val="000A0A4C"/>
    <w:rsid w:val="000A2575"/>
    <w:rsid w:val="000A60D3"/>
    <w:rsid w:val="000A74F9"/>
    <w:rsid w:val="000C1191"/>
    <w:rsid w:val="000C5326"/>
    <w:rsid w:val="000D0776"/>
    <w:rsid w:val="000E221D"/>
    <w:rsid w:val="000F0EBA"/>
    <w:rsid w:val="00102607"/>
    <w:rsid w:val="00104D08"/>
    <w:rsid w:val="001059AD"/>
    <w:rsid w:val="0011684E"/>
    <w:rsid w:val="001460B7"/>
    <w:rsid w:val="001465E6"/>
    <w:rsid w:val="0015249C"/>
    <w:rsid w:val="00164B0B"/>
    <w:rsid w:val="00167063"/>
    <w:rsid w:val="00173447"/>
    <w:rsid w:val="00174B3A"/>
    <w:rsid w:val="001A02F7"/>
    <w:rsid w:val="001A0A4D"/>
    <w:rsid w:val="001A56FB"/>
    <w:rsid w:val="001C1490"/>
    <w:rsid w:val="001C58AD"/>
    <w:rsid w:val="001F268B"/>
    <w:rsid w:val="0020291A"/>
    <w:rsid w:val="00206769"/>
    <w:rsid w:val="00232D4A"/>
    <w:rsid w:val="00232DEC"/>
    <w:rsid w:val="00236B34"/>
    <w:rsid w:val="002505AC"/>
    <w:rsid w:val="00277FC4"/>
    <w:rsid w:val="00282FEE"/>
    <w:rsid w:val="00287858"/>
    <w:rsid w:val="002A0D12"/>
    <w:rsid w:val="002C019E"/>
    <w:rsid w:val="002C4F5B"/>
    <w:rsid w:val="002D2481"/>
    <w:rsid w:val="002E0125"/>
    <w:rsid w:val="002F28ED"/>
    <w:rsid w:val="00320607"/>
    <w:rsid w:val="00356920"/>
    <w:rsid w:val="00395CE5"/>
    <w:rsid w:val="003F101E"/>
    <w:rsid w:val="00423EC7"/>
    <w:rsid w:val="004260CF"/>
    <w:rsid w:val="004330F3"/>
    <w:rsid w:val="00444703"/>
    <w:rsid w:val="00457411"/>
    <w:rsid w:val="00460701"/>
    <w:rsid w:val="00463638"/>
    <w:rsid w:val="00470A72"/>
    <w:rsid w:val="00470D38"/>
    <w:rsid w:val="004A14E4"/>
    <w:rsid w:val="004A3772"/>
    <w:rsid w:val="004D60B0"/>
    <w:rsid w:val="004E11D5"/>
    <w:rsid w:val="004E1C1C"/>
    <w:rsid w:val="004F2F02"/>
    <w:rsid w:val="004F568A"/>
    <w:rsid w:val="005020AA"/>
    <w:rsid w:val="005042B4"/>
    <w:rsid w:val="00532A08"/>
    <w:rsid w:val="0053634C"/>
    <w:rsid w:val="005405D2"/>
    <w:rsid w:val="00542307"/>
    <w:rsid w:val="00566282"/>
    <w:rsid w:val="00566DD9"/>
    <w:rsid w:val="00571EA5"/>
    <w:rsid w:val="00573C02"/>
    <w:rsid w:val="00583554"/>
    <w:rsid w:val="00586BEF"/>
    <w:rsid w:val="005C52A8"/>
    <w:rsid w:val="005C7C7B"/>
    <w:rsid w:val="0061363D"/>
    <w:rsid w:val="006158D2"/>
    <w:rsid w:val="00622063"/>
    <w:rsid w:val="0063391D"/>
    <w:rsid w:val="00652EB8"/>
    <w:rsid w:val="00655902"/>
    <w:rsid w:val="00656C7B"/>
    <w:rsid w:val="0066290C"/>
    <w:rsid w:val="006632B6"/>
    <w:rsid w:val="00665BD9"/>
    <w:rsid w:val="006941F6"/>
    <w:rsid w:val="00696830"/>
    <w:rsid w:val="006B6DB3"/>
    <w:rsid w:val="006C78E0"/>
    <w:rsid w:val="006F3208"/>
    <w:rsid w:val="006F47BD"/>
    <w:rsid w:val="006F4DEE"/>
    <w:rsid w:val="0070207D"/>
    <w:rsid w:val="007249AA"/>
    <w:rsid w:val="00730F74"/>
    <w:rsid w:val="00734A14"/>
    <w:rsid w:val="00775ACF"/>
    <w:rsid w:val="00782908"/>
    <w:rsid w:val="00783C56"/>
    <w:rsid w:val="007A3941"/>
    <w:rsid w:val="007B1C23"/>
    <w:rsid w:val="007C2A70"/>
    <w:rsid w:val="007C3868"/>
    <w:rsid w:val="007D0ECC"/>
    <w:rsid w:val="007D3B6E"/>
    <w:rsid w:val="007E4B36"/>
    <w:rsid w:val="007F5F9D"/>
    <w:rsid w:val="00805342"/>
    <w:rsid w:val="0081026C"/>
    <w:rsid w:val="00810B39"/>
    <w:rsid w:val="00817A72"/>
    <w:rsid w:val="00853477"/>
    <w:rsid w:val="00856393"/>
    <w:rsid w:val="00865157"/>
    <w:rsid w:val="008763B0"/>
    <w:rsid w:val="0089698A"/>
    <w:rsid w:val="00897FDE"/>
    <w:rsid w:val="008D255B"/>
    <w:rsid w:val="008F3297"/>
    <w:rsid w:val="008F5E3E"/>
    <w:rsid w:val="008F6EEB"/>
    <w:rsid w:val="0090370D"/>
    <w:rsid w:val="00904C9F"/>
    <w:rsid w:val="0091715E"/>
    <w:rsid w:val="009262E2"/>
    <w:rsid w:val="00927C15"/>
    <w:rsid w:val="00937381"/>
    <w:rsid w:val="009446EB"/>
    <w:rsid w:val="00951C0C"/>
    <w:rsid w:val="00961CC3"/>
    <w:rsid w:val="0096434E"/>
    <w:rsid w:val="009649D2"/>
    <w:rsid w:val="00982005"/>
    <w:rsid w:val="00982C4B"/>
    <w:rsid w:val="00986719"/>
    <w:rsid w:val="009D5CD9"/>
    <w:rsid w:val="009E50EB"/>
    <w:rsid w:val="009E6301"/>
    <w:rsid w:val="009F1770"/>
    <w:rsid w:val="009F74D6"/>
    <w:rsid w:val="00A03271"/>
    <w:rsid w:val="00A11561"/>
    <w:rsid w:val="00A126B0"/>
    <w:rsid w:val="00A32396"/>
    <w:rsid w:val="00A57A97"/>
    <w:rsid w:val="00A66BF7"/>
    <w:rsid w:val="00A734B7"/>
    <w:rsid w:val="00A80BC4"/>
    <w:rsid w:val="00A817BA"/>
    <w:rsid w:val="00AD3525"/>
    <w:rsid w:val="00B038E2"/>
    <w:rsid w:val="00B14E59"/>
    <w:rsid w:val="00B36D2B"/>
    <w:rsid w:val="00B37F12"/>
    <w:rsid w:val="00B4174F"/>
    <w:rsid w:val="00B41D6B"/>
    <w:rsid w:val="00B64CE4"/>
    <w:rsid w:val="00B658E6"/>
    <w:rsid w:val="00B90FFF"/>
    <w:rsid w:val="00B926E9"/>
    <w:rsid w:val="00B97FA6"/>
    <w:rsid w:val="00BA3C0B"/>
    <w:rsid w:val="00BC0A75"/>
    <w:rsid w:val="00BC58E0"/>
    <w:rsid w:val="00BE64F6"/>
    <w:rsid w:val="00BF1D2B"/>
    <w:rsid w:val="00BF2016"/>
    <w:rsid w:val="00C073E4"/>
    <w:rsid w:val="00C157F0"/>
    <w:rsid w:val="00C2020E"/>
    <w:rsid w:val="00C33157"/>
    <w:rsid w:val="00C36916"/>
    <w:rsid w:val="00C40199"/>
    <w:rsid w:val="00C50134"/>
    <w:rsid w:val="00C50B02"/>
    <w:rsid w:val="00C54862"/>
    <w:rsid w:val="00C55937"/>
    <w:rsid w:val="00C60A49"/>
    <w:rsid w:val="00C74EC2"/>
    <w:rsid w:val="00C84673"/>
    <w:rsid w:val="00C84987"/>
    <w:rsid w:val="00C8525D"/>
    <w:rsid w:val="00CA4619"/>
    <w:rsid w:val="00CB20C6"/>
    <w:rsid w:val="00CC4D9C"/>
    <w:rsid w:val="00CD6C80"/>
    <w:rsid w:val="00CF05FC"/>
    <w:rsid w:val="00CF1FE9"/>
    <w:rsid w:val="00CF58CE"/>
    <w:rsid w:val="00D31892"/>
    <w:rsid w:val="00D41092"/>
    <w:rsid w:val="00D51C1D"/>
    <w:rsid w:val="00D54B1E"/>
    <w:rsid w:val="00D711EA"/>
    <w:rsid w:val="00D81125"/>
    <w:rsid w:val="00D87BE9"/>
    <w:rsid w:val="00DA0A6B"/>
    <w:rsid w:val="00DA70CE"/>
    <w:rsid w:val="00DB1E0D"/>
    <w:rsid w:val="00DB45BD"/>
    <w:rsid w:val="00DB6100"/>
    <w:rsid w:val="00DD007B"/>
    <w:rsid w:val="00DD572D"/>
    <w:rsid w:val="00DE5B29"/>
    <w:rsid w:val="00DF0FA4"/>
    <w:rsid w:val="00DF13AC"/>
    <w:rsid w:val="00E031D9"/>
    <w:rsid w:val="00E233D6"/>
    <w:rsid w:val="00E502B0"/>
    <w:rsid w:val="00E722CF"/>
    <w:rsid w:val="00E74A63"/>
    <w:rsid w:val="00EC3027"/>
    <w:rsid w:val="00EC353E"/>
    <w:rsid w:val="00ED17F4"/>
    <w:rsid w:val="00ED4841"/>
    <w:rsid w:val="00EE0EF9"/>
    <w:rsid w:val="00EE2ABF"/>
    <w:rsid w:val="00EF7C3D"/>
    <w:rsid w:val="00F1184E"/>
    <w:rsid w:val="00F13118"/>
    <w:rsid w:val="00F20BB5"/>
    <w:rsid w:val="00F24D1F"/>
    <w:rsid w:val="00F359ED"/>
    <w:rsid w:val="00F61D21"/>
    <w:rsid w:val="00F63588"/>
    <w:rsid w:val="00F64C22"/>
    <w:rsid w:val="00F65B6D"/>
    <w:rsid w:val="00F85CB7"/>
    <w:rsid w:val="00FB4E66"/>
    <w:rsid w:val="00FB6516"/>
    <w:rsid w:val="00FC5577"/>
    <w:rsid w:val="00FE1837"/>
    <w:rsid w:val="00FE4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 w:type="paragraph" w:styleId="HTMLPreformatted">
    <w:name w:val="HTML Preformatted"/>
    <w:basedOn w:val="Normal"/>
    <w:link w:val="HTMLPreformattedChar"/>
    <w:uiPriority w:val="99"/>
    <w:semiHidden/>
    <w:unhideWhenUsed/>
    <w:rsid w:val="003F1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101E"/>
    <w:rPr>
      <w:rFonts w:ascii="Courier New" w:eastAsia="Times New Roman" w:hAnsi="Courier New" w:cs="Courier New"/>
      <w:sz w:val="20"/>
      <w:szCs w:val="20"/>
    </w:rPr>
  </w:style>
  <w:style w:type="character" w:customStyle="1" w:styleId="gd15mcfceub">
    <w:name w:val="gd15mcfceub"/>
    <w:basedOn w:val="DefaultParagraphFont"/>
    <w:rsid w:val="003F10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50771">
      <w:bodyDiv w:val="1"/>
      <w:marLeft w:val="0"/>
      <w:marRight w:val="0"/>
      <w:marTop w:val="0"/>
      <w:marBottom w:val="0"/>
      <w:divBdr>
        <w:top w:val="none" w:sz="0" w:space="0" w:color="auto"/>
        <w:left w:val="none" w:sz="0" w:space="0" w:color="auto"/>
        <w:bottom w:val="none" w:sz="0" w:space="0" w:color="auto"/>
        <w:right w:val="none" w:sz="0" w:space="0" w:color="auto"/>
      </w:divBdr>
    </w:div>
    <w:div w:id="879711505">
      <w:bodyDiv w:val="1"/>
      <w:marLeft w:val="0"/>
      <w:marRight w:val="0"/>
      <w:marTop w:val="0"/>
      <w:marBottom w:val="0"/>
      <w:divBdr>
        <w:top w:val="none" w:sz="0" w:space="0" w:color="auto"/>
        <w:left w:val="none" w:sz="0" w:space="0" w:color="auto"/>
        <w:bottom w:val="none" w:sz="0" w:space="0" w:color="auto"/>
        <w:right w:val="none" w:sz="0" w:space="0" w:color="auto"/>
      </w:divBdr>
    </w:div>
    <w:div w:id="1456484821">
      <w:bodyDiv w:val="1"/>
      <w:marLeft w:val="0"/>
      <w:marRight w:val="0"/>
      <w:marTop w:val="0"/>
      <w:marBottom w:val="0"/>
      <w:divBdr>
        <w:top w:val="none" w:sz="0" w:space="0" w:color="auto"/>
        <w:left w:val="none" w:sz="0" w:space="0" w:color="auto"/>
        <w:bottom w:val="none" w:sz="0" w:space="0" w:color="auto"/>
        <w:right w:val="none" w:sz="0" w:space="0" w:color="auto"/>
      </w:divBdr>
    </w:div>
    <w:div w:id="14684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b-jorges/Power-Analyses-Psychophys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4E9B61-6FEA-4FCC-9CF5-A738208E5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37</TotalTime>
  <Pages>15</Pages>
  <Words>27276</Words>
  <Characters>155479</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51</cp:revision>
  <dcterms:created xsi:type="dcterms:W3CDTF">2020-04-06T22:30:00Z</dcterms:created>
  <dcterms:modified xsi:type="dcterms:W3CDTF">2020-04-27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